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78</TotalTime>
  <Application>LibreOffice/24.2.3.2$Linux_X86_64 LibreOffice_project/420$Build-2</Application>
  <AppVersion>15.0000</AppVersion>
  <Pages>15</Pages>
  <Words>2952</Words>
  <Characters>17031</Characters>
  <CharactersWithSpaces>19774</CharactersWithSpaces>
  <Paragraphs>30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5-29T09:30:23Z</dcterms:modified>
  <cp:revision>6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